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xml:space="preserve">. It would seem prudent to revise the title, abstract, and general discussion to </w:t>
      </w:r>
      <w:proofErr w:type="gramStart"/>
      <w:r w:rsidRPr="00E10054">
        <w:t>more accurately characterize this scope</w:t>
      </w:r>
      <w:proofErr w:type="gramEnd"/>
      <w:r w:rsidRPr="00E10054">
        <w:t>.</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53831AC1" w14:textId="0E653E10" w:rsidR="00E10054" w:rsidRDefault="00074E7B" w:rsidP="00E10054">
            <w:r>
              <w:t xml:space="preserve">Updated title to: </w:t>
            </w:r>
            <w:r w:rsidR="00E10054">
              <w:t xml:space="preserve">What </w:t>
            </w:r>
            <w:proofErr w:type="gramStart"/>
            <w:r w:rsidR="00E10054">
              <w:t>have</w:t>
            </w:r>
            <w:proofErr w:type="gramEnd"/>
            <w:r w:rsidR="00E10054">
              <w:t xml:space="preserve"> we learned about demand characteristics? A meta-analytic review of experimental manipulation of explicit hypothesis cues</w:t>
            </w:r>
          </w:p>
          <w:p w14:paraId="7A90B6EF" w14:textId="77777777" w:rsidR="00074E7B" w:rsidRDefault="00074E7B" w:rsidP="00E10054"/>
          <w:p w14:paraId="13969648" w14:textId="142D18CA" w:rsidR="00074E7B" w:rsidRDefault="00074E7B" w:rsidP="00E10054">
            <w:r>
              <w:t>Will update language throughout.</w:t>
            </w:r>
          </w:p>
          <w:p w14:paraId="063ECCA5" w14:textId="75F933D6" w:rsidR="00E10054" w:rsidRDefault="00E10054" w:rsidP="00E10054"/>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6FB02A05" w14:textId="1A82D763" w:rsidR="00300573" w:rsidRDefault="00300573" w:rsidP="001021F5">
            <w:r>
              <w:t>Working on this. Seems we might just drop the figure and describe them all simultaneously.</w:t>
            </w:r>
          </w:p>
          <w:p w14:paraId="5448F2A9" w14:textId="77777777" w:rsidR="00300573" w:rsidRDefault="00300573" w:rsidP="001021F5"/>
        </w:tc>
      </w:tr>
    </w:tbl>
    <w:p w14:paraId="28FF6D73" w14:textId="77777777" w:rsidR="00300573" w:rsidRPr="00E10054" w:rsidRDefault="00300573" w:rsidP="00E10054"/>
    <w:p w14:paraId="4BF5EB24" w14:textId="77777777" w:rsidR="00E10054" w:rsidRDefault="00E10054" w:rsidP="00E10054">
      <w:r w:rsidRPr="00E10054">
        <w:t>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34F48750" w14:textId="2F825F22" w:rsidR="00300573" w:rsidRDefault="00300573" w:rsidP="001021F5">
            <w:proofErr w:type="gramStart"/>
            <w:r>
              <w:t>Working  through</w:t>
            </w:r>
            <w:proofErr w:type="gramEnd"/>
            <w:r>
              <w:t xml:space="preserve"> their feedback.</w:t>
            </w:r>
          </w:p>
          <w:p w14:paraId="0827546F" w14:textId="77777777" w:rsidR="00300573" w:rsidRDefault="00300573" w:rsidP="001021F5"/>
          <w:p w14:paraId="6CD4ADF1" w14:textId="6AB40929" w:rsidR="00300573" w:rsidRDefault="00300573" w:rsidP="001021F5">
            <w:r>
              <w:t>PRISMA flowchart is in-progress.</w:t>
            </w:r>
            <w:r>
              <w:br/>
            </w:r>
            <w:r>
              <w:br/>
              <w:t>Morgan is screening new articles.</w:t>
            </w:r>
          </w:p>
          <w:p w14:paraId="23F7CF52" w14:textId="77777777" w:rsidR="00300573" w:rsidRDefault="00300573" w:rsidP="001021F5"/>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238C0CBE" w14:textId="146FECC3" w:rsidR="00300573" w:rsidRDefault="00300573" w:rsidP="00300573">
            <w:r w:rsidRPr="00300573">
              <w:rPr>
                <w:highlight w:val="yellow"/>
              </w:rPr>
              <w:lastRenderedPageBreak/>
              <w:t>Next step: Run a follow-up study</w:t>
            </w:r>
          </w:p>
        </w:tc>
      </w:tr>
    </w:tbl>
    <w:p w14:paraId="1A8992B6" w14:textId="77777777" w:rsidR="00300573" w:rsidRPr="00E10054" w:rsidRDefault="00300573" w:rsidP="00E10054"/>
    <w:p w14:paraId="2CE11A52" w14:textId="77777777" w:rsidR="00E10054" w:rsidRDefault="00E10054" w:rsidP="00E10054">
      <w:r w:rsidRPr="00E10054">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17C97109" w14:textId="7AB77483" w:rsidR="00300573" w:rsidRDefault="00300573" w:rsidP="001021F5">
            <w:r w:rsidRPr="00300573">
              <w:rPr>
                <w:highlight w:val="yellow"/>
              </w:rPr>
              <w:t>I guess we can do this?</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6B6112E5" w:rsidR="00300573" w:rsidRDefault="00300573" w:rsidP="001021F5">
            <w:r w:rsidRPr="00300573">
              <w:rPr>
                <w:highlight w:val="yellow"/>
              </w:rPr>
              <w:t>Will do this once Morgan is done w/ screening.</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How do the studies look? When were they conducted and where? With what populations? How do they look in terms of descriptive and moderator variables?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15B5807D" w14:textId="10DED4CA" w:rsidR="007F2723" w:rsidRDefault="00032721" w:rsidP="001021F5">
            <w:r>
              <w:t>I have a table draft, but it’s not done.</w:t>
            </w:r>
          </w:p>
        </w:tc>
      </w:tr>
    </w:tbl>
    <w:p w14:paraId="6CDA81E1" w14:textId="77777777" w:rsidR="00300573" w:rsidRPr="00E10054" w:rsidRDefault="00300573" w:rsidP="00E10054"/>
    <w:p w14:paraId="6972F0EF" w14:textId="77777777" w:rsidR="00E10054" w:rsidRPr="00E10054" w:rsidRDefault="00E10054" w:rsidP="00E10054">
      <w:r w:rsidRPr="00E10054">
        <w:t xml:space="preserve">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w:t>
      </w:r>
      <w:r w:rsidRPr="00E10054">
        <w:lastRenderedPageBreak/>
        <w:t>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15CEC90F" w14:textId="2ECDE277" w:rsidR="00032721" w:rsidRDefault="00032721" w:rsidP="001021F5">
            <w:r>
              <w:t>Seems we may have to drop it, but I did add it to the study list for now.</w:t>
            </w:r>
          </w:p>
        </w:tc>
      </w:tr>
    </w:tbl>
    <w:p w14:paraId="74E32B2C" w14:textId="77777777" w:rsidR="00E10054" w:rsidRDefault="00E10054">
      <w:pPr>
        <w:rPr>
          <w:b/>
          <w:bCs/>
        </w:rPr>
      </w:pPr>
      <w:r>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6C380F2B" w:rsidR="00CF55A3" w:rsidRDefault="00032721" w:rsidP="00CF55A3">
            <w:r>
              <w:t>Thank you.</w:t>
            </w:r>
          </w:p>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51BB1B9C" w14:textId="7563F192" w:rsidR="00343C44" w:rsidRPr="008F20DD" w:rsidRDefault="00032721" w:rsidP="003B5923">
            <w:r>
              <w:t>Done.</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046A76EF" w:rsidR="008F20DD" w:rsidRPr="008F20DD" w:rsidRDefault="00032721" w:rsidP="003B5923">
            <w:r>
              <w:t>Done.</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 xml:space="preserve">Effect sizes were transformed into a common metric, using </w:t>
            </w:r>
            <w:proofErr w:type="spellStart"/>
            <w:r w:rsidR="008F20DD">
              <w:t>drm</w:t>
            </w:r>
            <w:proofErr w:type="spellEnd"/>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w:t>
            </w:r>
            <w:proofErr w:type="gramStart"/>
            <w:r w:rsidR="00B71D7A">
              <w:t>is</w:t>
            </w:r>
            <w:proofErr w:type="gramEnd"/>
            <w:r w:rsidR="00B71D7A">
              <w:t xml:space="preserve"> a slog. (I’ve read it before and am trying to convince myself to read it carefully again.) One thing I noticed while re-skimming is that they argue that people should better aim for commensurability by multiplying </w:t>
            </w:r>
            <w:proofErr w:type="spellStart"/>
            <w:r w:rsidR="00B71D7A">
              <w:t>drm</w:t>
            </w:r>
            <w:proofErr w:type="spellEnd"/>
            <w:r w:rsidR="00B71D7A">
              <w:t xml:space="preserve">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proofErr w:type="gramStart"/>
            <w:r>
              <w:t>That being said, Morris</w:t>
            </w:r>
            <w:proofErr w:type="gramEnd"/>
            <w:r>
              <w:t xml:space="preserve"> and DeShon point out that this could be decided on a conceptual level. If you think the designs are estimating fundamentally different effects, you shouldn’t combine. </w:t>
            </w:r>
            <w:r>
              <w:lastRenderedPageBreak/>
              <w:t>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t>
            </w:r>
            <w:proofErr w:type="gramStart"/>
            <w:r>
              <w:t>was</w:t>
            </w:r>
            <w:proofErr w:type="gramEnd"/>
            <w:r>
              <w:t xml:space="preserve">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w:t>
      </w:r>
      <w:proofErr w:type="spellStart"/>
      <w:r w:rsidRPr="00FC4D56">
        <w:t>Lakens</w:t>
      </w:r>
      <w:proofErr w:type="spellEnd"/>
      <w:r w:rsidRPr="00FC4D56">
        <w:t xml:space="preserve">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55144F24" w:rsidR="00FC4D56" w:rsidRDefault="00D4121E" w:rsidP="003B5923">
            <w:r>
              <w:t>The beginning of ‘the Current Paper’ section quickly explains the relationship of this work to prior. (All prior work was narrative review. We provide the first quantitative synthesis, which allows us to look at overall effect, reliability, moderators, etc.</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53D2D3B0" w:rsidR="007A0E79" w:rsidRPr="008F20DD" w:rsidRDefault="00C86FAC" w:rsidP="003B5923">
            <w:r>
              <w:t>Done</w:t>
            </w:r>
            <w:r w:rsidR="00495400">
              <w:t>. Also noted as a devi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w:t>
      </w:r>
      <w:r w:rsidRPr="00F208D2">
        <w:lastRenderedPageBreak/>
        <w:t xml:space="preserve">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proofErr w:type="gramStart"/>
            <w:r>
              <w:t>That being said, the</w:t>
            </w:r>
            <w:proofErr w:type="gramEnd"/>
            <w:r>
              <w:t xml:space="preserv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6C0B45B7" w:rsidR="000930EB" w:rsidRPr="008F20DD" w:rsidRDefault="00C34AD2" w:rsidP="003B5923">
            <w:r>
              <w:t xml:space="preserve">Updated manuscript uses the robust function from the </w:t>
            </w:r>
            <w:proofErr w:type="spellStart"/>
            <w:r>
              <w:t>metafor</w:t>
            </w:r>
            <w:proofErr w:type="spellEnd"/>
            <w:r>
              <w:t xml:space="preserve"> package to calculate CHE-RVE models.</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33D77C81" w14:textId="1DACCB31" w:rsidR="00FF5490" w:rsidRDefault="00FF5490" w:rsidP="003B5923">
            <w:r>
              <w:t>This is an interesting idea that we now discuss in a footnote.</w:t>
            </w:r>
          </w:p>
          <w:p w14:paraId="424BEC45" w14:textId="77777777" w:rsidR="00FF5490" w:rsidRDefault="00FF5490" w:rsidP="003B5923"/>
          <w:p w14:paraId="13354AB7" w14:textId="49125712" w:rsidR="00FF5490" w:rsidRDefault="00FF5490" w:rsidP="003B5923">
            <w:r>
              <w:t xml:space="preserve">We were somewhat reluctant to try this approach because it’s unclear how cluster-robust estimation procedures would change the simulation results from Rodgers and </w:t>
            </w:r>
            <w:r>
              <w:t>Pustejovsky</w:t>
            </w:r>
            <w:r>
              <w:t xml:space="preserve"> (2021). We relied heavily on these simulation results when developing our approach to assessing publication bias,</w:t>
            </w:r>
            <w:r w:rsidR="0045087D">
              <w:t xml:space="preserve"> and we feared that adding cluster-robust estimates to the 3-level precision-effect test might unacceptably reduce its power to detect small study bias (i.e., be too liberal).</w:t>
            </w:r>
          </w:p>
          <w:p w14:paraId="7B4FDF77" w14:textId="77777777" w:rsidR="00FF5490" w:rsidRDefault="00FF5490" w:rsidP="003B5923"/>
          <w:p w14:paraId="6AE602A0" w14:textId="1880FA80" w:rsidR="000930EB" w:rsidRPr="008F20DD" w:rsidRDefault="0045087D" w:rsidP="003B5923">
            <w:proofErr w:type="gramStart"/>
            <w:r>
              <w:t>That being said, we</w:t>
            </w:r>
            <w:proofErr w:type="gramEnd"/>
            <w:r>
              <w:t xml:space="preserve"> ran the analyses in an exploratory fashion and found that it did not change our inference. We now report this in a footnote.</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5F1E2543" w:rsidR="000930EB" w:rsidRDefault="002D72B0" w:rsidP="00CF55A3">
            <w:r>
              <w:t xml:space="preserve">We used the robust function from the </w:t>
            </w:r>
            <w:proofErr w:type="spellStart"/>
            <w:r>
              <w:t>metafor</w:t>
            </w:r>
            <w:proofErr w:type="spellEnd"/>
            <w:r>
              <w:t xml:space="preserve"> package in the </w:t>
            </w:r>
            <w:proofErr w:type="spellStart"/>
            <w:r>
              <w:t>upated</w:t>
            </w:r>
            <w:proofErr w:type="spellEnd"/>
            <w:r>
              <w:t xml:space="preserve"> paper.</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lastRenderedPageBreak/>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Pr="002D72B0" w:rsidRDefault="000930EB" w:rsidP="003B5923">
            <w:pPr>
              <w:rPr>
                <w:highlight w:val="yellow"/>
              </w:rPr>
            </w:pPr>
            <w:r w:rsidRPr="002D72B0">
              <w:rPr>
                <w:highlight w:val="yellow"/>
              </w:rPr>
              <w:t xml:space="preserve">I’m not sure if we can address this. </w:t>
            </w:r>
            <w:proofErr w:type="gramStart"/>
            <w:r w:rsidRPr="002D72B0">
              <w:rPr>
                <w:highlight w:val="yellow"/>
              </w:rPr>
              <w:t>There’s</w:t>
            </w:r>
            <w:proofErr w:type="gramEnd"/>
            <w:r w:rsidRPr="002D72B0">
              <w:rPr>
                <w:highlight w:val="yellow"/>
              </w:rPr>
              <w:t xml:space="preserve">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 xml:space="preserve">We </w:t>
            </w:r>
            <w:proofErr w:type="gramStart"/>
            <w:r>
              <w:t>actually already</w:t>
            </w:r>
            <w:proofErr w:type="gramEnd"/>
            <w:r>
              <w:t xml:space="preserve">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lastRenderedPageBreak/>
              <w:t xml:space="preserve">I don’t agree with that interpretation. R and P’s discussion is nuanced, and we follow it </w:t>
            </w:r>
            <w:proofErr w:type="gramStart"/>
            <w:r>
              <w:t>pretty closely</w:t>
            </w:r>
            <w:proofErr w:type="gramEnd"/>
            <w:r>
              <w:t>.</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 xml:space="preserve">When testing for selective reporting, </w:t>
            </w:r>
            <w:proofErr w:type="spellStart"/>
            <w:r w:rsidRPr="00C70B8D">
              <w:t>prac</w:t>
            </w:r>
            <w:proofErr w:type="spellEnd"/>
            <w:r w:rsidRPr="00C70B8D">
              <w:t xml:space="preserve">- </w:t>
            </w:r>
            <w:proofErr w:type="spellStart"/>
            <w:r w:rsidRPr="00C70B8D">
              <w:t>titioners</w:t>
            </w:r>
            <w:proofErr w:type="spellEnd"/>
            <w:r w:rsidRPr="00C70B8D">
              <w:t xml:space="preserve"> should consider taking an exploratory approach by report- </w:t>
            </w:r>
            <w:proofErr w:type="spellStart"/>
            <w:r w:rsidRPr="00C70B8D">
              <w:t>ing</w:t>
            </w:r>
            <w:proofErr w:type="spellEnd"/>
            <w:r w:rsidRPr="00C70B8D">
              <w:t xml:space="preserve">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 xml:space="preserve">We can try to do this. I’m just not sure if there is an R package for </w:t>
            </w:r>
            <w:proofErr w:type="gramStart"/>
            <w:r>
              <w:t>it</w:t>
            </w:r>
            <w:proofErr w:type="gramEnd"/>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 xml:space="preserve">We should try to address this, although blinding is </w:t>
            </w:r>
            <w:proofErr w:type="gramStart"/>
            <w:r>
              <w:t>pretty impossible</w:t>
            </w:r>
            <w:proofErr w:type="gramEnd"/>
            <w:r>
              <w:t xml:space="preserve"> these days. Just remove the embedded data from OSF and you’ll know who is </w:t>
            </w:r>
            <w:proofErr w:type="gramStart"/>
            <w:r>
              <w:t>who</w:t>
            </w:r>
            <w:proofErr w:type="gramEnd"/>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t xml:space="preserve">To be frank, I am very unsure if I understand the importance of this study. For me, this study represents too indirect evidence to be relevant. I admire the </w:t>
      </w:r>
      <w:proofErr w:type="gramStart"/>
      <w:r w:rsidRPr="007A2CDF">
        <w:rPr>
          <w:highlight w:val="yellow"/>
        </w:rPr>
        <w:t>creativity</w:t>
      </w:r>
      <w:proofErr w:type="gramEnd"/>
      <w:r w:rsidRPr="007A2CDF">
        <w:rPr>
          <w:highlight w:val="yellow"/>
        </w:rPr>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 xml:space="preserve">nk this is </w:t>
            </w:r>
            <w:proofErr w:type="gramStart"/>
            <w:r w:rsidR="002568DC">
              <w:t>actually a</w:t>
            </w:r>
            <w:proofErr w:type="gramEnd"/>
            <w:r w:rsidR="002568DC">
              <w:t xml:space="preserve"> case where a student sample is well justified: we want them to evaluate what a primarily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 xml:space="preserve">I’m </w:t>
            </w:r>
            <w:proofErr w:type="gramStart"/>
            <w:r>
              <w:t>definitely open</w:t>
            </w:r>
            <w:proofErr w:type="gramEnd"/>
            <w:r>
              <w:t xml:space="preserve">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9EA4351" w:rsidR="002568DC" w:rsidRDefault="002D72B0" w:rsidP="003B5923">
            <w:r>
              <w:t>Done.</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lastRenderedPageBreak/>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 xml:space="preserve">I’m not </w:t>
            </w:r>
            <w:proofErr w:type="gramStart"/>
            <w:r>
              <w:t>really sure</w:t>
            </w:r>
            <w:proofErr w:type="gramEnd"/>
            <w:r>
              <w:t xml:space="preserv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 xml:space="preserve">I think those concerns are more justified in this study. We could discuss those limitations </w:t>
            </w:r>
            <w:proofErr w:type="spellStart"/>
            <w:r>
              <w:t>futher</w:t>
            </w:r>
            <w:proofErr w:type="spellEnd"/>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 xml:space="preserve">That’s true. I </w:t>
            </w:r>
            <w:proofErr w:type="gramStart"/>
            <w:r>
              <w:t>actually considered</w:t>
            </w:r>
            <w:proofErr w:type="gramEnd"/>
            <w:r>
              <w:t xml:space="preserve">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 xml:space="preserve">It’s </w:t>
            </w:r>
            <w:proofErr w:type="gramStart"/>
            <w:r>
              <w:t>similar to</w:t>
            </w:r>
            <w:proofErr w:type="gramEnd"/>
            <w:r>
              <w:t xml:space="preserve">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 xml:space="preserve">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w:t>
      </w:r>
      <w:proofErr w:type="gramStart"/>
      <w:r w:rsidRPr="00F165DA">
        <w:t>faked</w:t>
      </w:r>
      <w:proofErr w:type="gramEnd"/>
      <w:r w:rsidRPr="00F165DA">
        <w:t xml:space="preserve">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 xml:space="preserve">One reason why it was sidestepped initially is that we very intentionally pre-registered this as a test of the motivation-opportunity model by </w:t>
            </w:r>
            <w:proofErr w:type="spellStart"/>
            <w:r>
              <w:t>Rosnow</w:t>
            </w:r>
            <w:proofErr w:type="spellEnd"/>
            <w:r>
              <w:t xml:space="preserve">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_a</w:t>
      </w:r>
      <w:proofErr w:type="spellEnd"/>
      <w:r w:rsidRPr="00F165DA">
        <w:t xml:space="preserve">: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 xml:space="preserve">Yes, but it seems that a key part of phenomenological control is that participants are at first motivated but then somehow convince themselves that it was all </w:t>
            </w:r>
            <w:proofErr w:type="gramStart"/>
            <w:r>
              <w:t>involuntary?</w:t>
            </w:r>
            <w:proofErr w:type="gramEnd"/>
            <w:r>
              <w:t xml:space="preserve">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 xml:space="preserve">This is a good point about the limitations of Study 2. We can’t describe the original studies precisely for two reasons (1) they’re not precisely described in the papers we meta-analyzed, and (2) we </w:t>
            </w:r>
            <w:proofErr w:type="gramStart"/>
            <w:r>
              <w:t>have to</w:t>
            </w:r>
            <w:proofErr w:type="gramEnd"/>
            <w:r>
              <w:t xml:space="preserve">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w:t>
            </w:r>
            <w:proofErr w:type="gramStart"/>
            <w:r>
              <w:t>actually focused</w:t>
            </w:r>
            <w:proofErr w:type="gramEnd"/>
            <w:r>
              <w:t xml:space="preserve"> on “relatively explicit” manipulations of demand characteristics. It didn’t have to be a </w:t>
            </w:r>
            <w:proofErr w:type="spellStart"/>
            <w:r>
              <w:t>reasearchers</w:t>
            </w:r>
            <w:proofErr w:type="spellEnd"/>
            <w:r>
              <w:t xml:space="preserve"> saying “I hypothesize X”; explicitly saying “I’m studying the benefits of X” was considered explicit enough.</w:t>
            </w:r>
          </w:p>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 xml:space="preserve">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 xml:space="preserve">We never argued that </w:t>
            </w:r>
            <w:proofErr w:type="spellStart"/>
            <w:r>
              <w:t>Rosnow</w:t>
            </w:r>
            <w:proofErr w:type="spellEnd"/>
            <w:r>
              <w:t xml:space="preserve">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D55FA"/>
    <w:rsid w:val="0010088D"/>
    <w:rsid w:val="00135E7A"/>
    <w:rsid w:val="00197A79"/>
    <w:rsid w:val="00213C0A"/>
    <w:rsid w:val="002518A3"/>
    <w:rsid w:val="002568DC"/>
    <w:rsid w:val="002D72B0"/>
    <w:rsid w:val="002F18E9"/>
    <w:rsid w:val="00300573"/>
    <w:rsid w:val="003270CE"/>
    <w:rsid w:val="00343C44"/>
    <w:rsid w:val="00437FE7"/>
    <w:rsid w:val="0045087D"/>
    <w:rsid w:val="004852AA"/>
    <w:rsid w:val="00495400"/>
    <w:rsid w:val="004D1873"/>
    <w:rsid w:val="00592FD8"/>
    <w:rsid w:val="00613EA5"/>
    <w:rsid w:val="00615B33"/>
    <w:rsid w:val="00681C9C"/>
    <w:rsid w:val="006D2351"/>
    <w:rsid w:val="007A0E79"/>
    <w:rsid w:val="007A2CDF"/>
    <w:rsid w:val="007F2723"/>
    <w:rsid w:val="008B44E5"/>
    <w:rsid w:val="008F20DD"/>
    <w:rsid w:val="0095400B"/>
    <w:rsid w:val="0097696B"/>
    <w:rsid w:val="009D2BA5"/>
    <w:rsid w:val="009F3E71"/>
    <w:rsid w:val="00A544FA"/>
    <w:rsid w:val="00AB206A"/>
    <w:rsid w:val="00AF4F3C"/>
    <w:rsid w:val="00B41A23"/>
    <w:rsid w:val="00B71D7A"/>
    <w:rsid w:val="00BD2A1C"/>
    <w:rsid w:val="00BF5597"/>
    <w:rsid w:val="00C34AD2"/>
    <w:rsid w:val="00C70B8D"/>
    <w:rsid w:val="00C86FAC"/>
    <w:rsid w:val="00CF55A3"/>
    <w:rsid w:val="00D4121E"/>
    <w:rsid w:val="00E10054"/>
    <w:rsid w:val="00ED7D11"/>
    <w:rsid w:val="00F165DA"/>
    <w:rsid w:val="00F208D2"/>
    <w:rsid w:val="00F868BD"/>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9</TotalTime>
  <Pages>17</Pages>
  <Words>7032</Words>
  <Characters>40089</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19</cp:revision>
  <dcterms:created xsi:type="dcterms:W3CDTF">2024-04-05T17:55:00Z</dcterms:created>
  <dcterms:modified xsi:type="dcterms:W3CDTF">2024-04-29T08:53:00Z</dcterms:modified>
</cp:coreProperties>
</file>